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A6BDAE" w14:textId="02C90718" w:rsidR="00616E5A" w:rsidRPr="00616E5A" w:rsidRDefault="00616E5A" w:rsidP="00616E5A">
      <w:pPr>
        <w:keepNext/>
        <w:keepLines/>
        <w:spacing w:before="480" w:after="0" w:line="360" w:lineRule="auto"/>
        <w:jc w:val="center"/>
        <w:outlineLvl w:val="0"/>
        <w:rPr>
          <w:rFonts w:ascii="Times New Roman" w:eastAsia="Times New Roman" w:hAnsi="Times New Roman" w:cs="Times New Roman"/>
          <w:b/>
          <w:bCs/>
          <w:sz w:val="24"/>
          <w:szCs w:val="24"/>
          <w:lang w:eastAsia="ja-JP"/>
        </w:rPr>
      </w:pPr>
      <w:bookmarkStart w:id="0" w:name="_Toc83902500"/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  <w:lang w:eastAsia="ja-JP"/>
        </w:rPr>
        <w:t>BAB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eastAsia="ja-JP"/>
        </w:rPr>
        <w:t xml:space="preserve"> </w:t>
      </w:r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  <w:lang w:eastAsia="ja-JP"/>
        </w:rPr>
        <w:t>I</w:t>
      </w:r>
      <w:bookmarkEnd w:id="0"/>
    </w:p>
    <w:p w14:paraId="7FC75F33" w14:textId="77777777" w:rsidR="00616E5A" w:rsidRPr="00616E5A" w:rsidRDefault="00616E5A" w:rsidP="00616E5A">
      <w:pPr>
        <w:keepNext/>
        <w:keepLines/>
        <w:spacing w:before="480" w:after="0" w:line="360" w:lineRule="auto"/>
        <w:jc w:val="center"/>
        <w:outlineLvl w:val="0"/>
        <w:rPr>
          <w:rFonts w:ascii="Times New Roman" w:eastAsia="Times New Roman" w:hAnsi="Times New Roman" w:cs="Times New Roman"/>
          <w:b/>
          <w:bCs/>
          <w:sz w:val="24"/>
          <w:szCs w:val="24"/>
          <w:lang w:eastAsia="ja-JP"/>
        </w:rPr>
      </w:pPr>
      <w:bookmarkStart w:id="1" w:name="_Toc83902501"/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  <w:lang w:eastAsia="ja-JP"/>
        </w:rPr>
        <w:t>PENDAHULUAN</w:t>
      </w:r>
      <w:bookmarkEnd w:id="1"/>
    </w:p>
    <w:p w14:paraId="1E9C2110" w14:textId="77777777" w:rsidR="00616E5A" w:rsidRPr="00616E5A" w:rsidRDefault="00616E5A" w:rsidP="00616E5A">
      <w:pPr>
        <w:keepNext/>
        <w:keepLines/>
        <w:numPr>
          <w:ilvl w:val="1"/>
          <w:numId w:val="0"/>
        </w:numPr>
        <w:spacing w:before="40" w:after="0" w:line="480" w:lineRule="auto"/>
        <w:ind w:left="360" w:hanging="360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bookmarkStart w:id="2" w:name="_Toc83902502"/>
      <w:proofErr w:type="spellStart"/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>Latar</w:t>
      </w:r>
      <w:r w:rsidRPr="00616E5A">
        <w:rPr>
          <w:rFonts w:ascii="Times New Roman" w:eastAsia="Times New Roman" w:hAnsi="Times New Roman" w:cs="Times New Roman"/>
          <w:b/>
          <w:bCs/>
          <w:color w:val="FFFFFF"/>
          <w:sz w:val="24"/>
          <w:szCs w:val="24"/>
        </w:rPr>
        <w:t>x</w:t>
      </w:r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>Belakang</w:t>
      </w:r>
      <w:bookmarkEnd w:id="2"/>
      <w:proofErr w:type="spellEnd"/>
    </w:p>
    <w:p w14:paraId="66AD2E43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rup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salah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at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k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kt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salah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at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penopa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dapatan</w:t>
      </w:r>
      <w:proofErr w:type="spellEnd"/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nasiona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umbu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vis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ara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bag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ar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grar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ida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ragu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lag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jad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penopa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ekonomian</w:t>
      </w:r>
      <w:proofErr w:type="spellEnd"/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nasiona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ontribu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kt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lih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4.444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Indonesia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cap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203.000 ton pad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hu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2019.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da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ar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grar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Negar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radi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anja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kena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bag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salah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at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se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bes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dunia. Luas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la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di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4.444 h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7.463.948 h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la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sawah  (</w:t>
      </w:r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Kementeri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hutan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2019)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p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gun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bag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bag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wakil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ompetitif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usah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. </w:t>
      </w:r>
    </w:p>
    <w:p w14:paraId="1CD4BD2C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rup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salah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at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l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penti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ggun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ingk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s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lam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kade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akhi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aren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ain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ti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yalur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4.444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ingk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4,3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jut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ton pad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hu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2016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jad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4,5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jut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ton pad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khi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hu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2017 (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ikir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Rakyat, 2018)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maki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dekat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mas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na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butu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makin</w:t>
      </w:r>
      <w:proofErr w:type="spellEnd"/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ingk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Pada masa-mas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wa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reformasi,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ri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habis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aren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bag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las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ntar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lai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ingkatn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mint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lebi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uot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stribu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ida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rat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uru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aj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Kementeri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lastRenderedPageBreak/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hutan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d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berap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yebab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langk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m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Kementeri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bag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stan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wena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etap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jum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butu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hitu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jum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butu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tiap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wilayah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su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lua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la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jum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normal</w:t>
      </w:r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gun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per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ekt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masala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asa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da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286A0BFD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ta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gun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entu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lua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n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lu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klarifika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ntar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Kementeri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Badan Pusat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tatisti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Juga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hitu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laku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oleh USD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mumn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ida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su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075ABBEF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laku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oleh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tani</w:t>
      </w:r>
      <w:proofErr w:type="spellEnd"/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tan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loka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ri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gun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ure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lebi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coco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na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kibatn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butu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tan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bersubsid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isa</w:t>
      </w:r>
      <w:proofErr w:type="spellEnd"/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jau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lebih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butu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merint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mint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yang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ignifikan</w:t>
      </w:r>
      <w:proofErr w:type="spellEnd"/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pasar global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jad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salah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at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las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ti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g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merint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lebi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perhati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Indonesia. 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da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se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bes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awas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ASEAN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output 8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jut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ton pad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hu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2014,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r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gun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81% (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n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et al., 2018). Pad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hu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2014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cap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6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jut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ton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butu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eri (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ubsid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) </w:t>
      </w:r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dan  5</w:t>
      </w:r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jut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ton (83%)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alokasi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dust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isan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1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jut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to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14:paraId="3EE87D31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oleh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dust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bes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di Asia Tenggar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ida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jami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hw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da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ai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ingg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car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global. Hal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bukti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hw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u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kait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ia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ingg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onsum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gas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ingg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ingk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tilita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rend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banding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ar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se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lainn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lai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t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nta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sai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dust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da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nta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beri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lastRenderedPageBreak/>
        <w:t>jamin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tersedi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gas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arg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enuh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tand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asi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tap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d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78179192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mbahan</w:t>
      </w:r>
      <w:proofErr w:type="spellEnd"/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aso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se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harap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amp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sai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ara-negar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g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hususn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Arab Saudi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si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China, Malaysia, Qatar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Rusi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dan Venezuela.  IF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perkir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hw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aso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global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ingk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bes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4% per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hu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2012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ingg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2018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mentar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mint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global</w:t>
      </w:r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proyeksi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ingk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bes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3% pad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iode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am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mbu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bij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l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yusu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strategi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r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ingkat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ai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pasar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ternasiona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pertimbang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ia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fakt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geograf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pasar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asar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14:paraId="3B3886E6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alam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lebi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lam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kade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akhi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PT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(</w:t>
      </w:r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Persero)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ekspor</w:t>
      </w:r>
      <w:proofErr w:type="spellEnd"/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125.000 to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urea dan NPS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ia pada 2018 dan 24.000 to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ksiko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ar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la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ampi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am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Namu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sedu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erbit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zi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nonsubsid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setuju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oleh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parteme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daga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tentu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PT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butu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bas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urea Persero </w:t>
      </w:r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Indonesia  dan</w:t>
      </w:r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eri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penuh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14:paraId="029BFEF3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dust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rup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lua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sangat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i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uas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pasar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ASEAN, USA dan Ind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lalu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ingkat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rjasam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daga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nt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ara. </w:t>
      </w:r>
      <w:r w:rsidRPr="00616E5A">
        <w:rPr>
          <w:rFonts w:ascii="Times New Roman" w:eastAsia="Calibri" w:hAnsi="Times New Roman" w:cs="Times New Roman"/>
          <w:sz w:val="24"/>
          <w:szCs w:val="24"/>
        </w:rPr>
        <w:fldChar w:fldCharType="begin" w:fldLock="1"/>
      </w:r>
      <w:r w:rsidRPr="00616E5A">
        <w:rPr>
          <w:rFonts w:ascii="Times New Roman" w:eastAsia="Calibri" w:hAnsi="Times New Roman" w:cs="Times New Roman"/>
          <w:sz w:val="24"/>
          <w:szCs w:val="24"/>
        </w:rPr>
        <w:instrText>ADDIN CSL_CITATION {"citationItems":[{"id":"ITEM-1","itemData":{"author":[{"dropping-particle":"","family":"Anakan","given":"Segara","non-dropping-particle":"","parse-names":false,"suffix":""},{"dropping-particle":"","family":"White","given":"Menurut","non-dropping-particle":"","parse-names":false,"suffix":""},{"dropping-particle":"","family":"Anakan","given":"Segara","non-dropping-particle":"","parse-names":false,"suffix":""}],"id":"ITEM-1","issue":"2013","issued":{"date-parts":[["2018"]]},"page":"3-5","title":"1. Pendahuluan 1","type":"article-journal","volume":"1"},"uris":["http://www.mendeley.com/documents/?uuid=b635e1d8-bc30-4fef-86cc-e619a48ffd4f"]}],"mendeley":{"formattedCitation":"(Anakan et al., 2018)","plainTextFormattedCitation":"(Anakan et al., 2018)","previouslyFormattedCitation":"(Anakan et al., 2018)"},"properties":{"noteIndex":0},"schema":"https://github.com/citation-style-language/schema/raw/master/csl-citation.json"}</w:instrText>
      </w:r>
      <w:r w:rsidRPr="00616E5A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Pr="00616E5A">
        <w:rPr>
          <w:rFonts w:ascii="Times New Roman" w:eastAsia="Calibri" w:hAnsi="Times New Roman" w:cs="Times New Roman"/>
          <w:noProof/>
          <w:sz w:val="24"/>
          <w:szCs w:val="24"/>
        </w:rPr>
        <w:t>(Anakan et al., 2018)</w:t>
      </w:r>
      <w:r w:rsidRPr="00616E5A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616E5A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35905824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Adapun Ind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da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ar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uju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omodita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car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o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mber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urea di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di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ampi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lastRenderedPageBreak/>
        <w:t>mirip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engaruh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mint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ar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negar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se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7D9228D4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Ind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ilik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penti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strategi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giz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bagaiman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tua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dang-Unda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asional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tahan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a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ngga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10 September 2013. 20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hu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2013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hw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dang-unda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ekan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hw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ar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aru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yedi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a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giz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tiap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hidup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wargan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asti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tersedi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cukup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uantita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ualita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i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arg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jangka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g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luru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asyarak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(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Wulans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2018). </w:t>
      </w:r>
    </w:p>
    <w:p w14:paraId="6B35565B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Oleh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aren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t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atur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jami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butu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s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a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yait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(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reali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mas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a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gandu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)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g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dud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jum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dud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cukup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s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dapat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kse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a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ud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arg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jangka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14:paraId="783EDF4F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Jen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da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urea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domina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jen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ure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aru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hadap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sai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omersia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t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se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Qatar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lalu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Qafco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Arab Saudi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lalu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Safco, dan Malay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lalu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Petronas di pasar India. </w:t>
      </w:r>
    </w:p>
    <w:p w14:paraId="1F09DC74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anekaragam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sai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dapat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kualita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ingg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aks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laku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lebi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nya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pa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promosi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di India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foku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pad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nil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mb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belu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eksporn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14:paraId="585B0044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ingkatn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ggun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hari-h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oleh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asyarak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tan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Ind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rup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lua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g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bag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se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lim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s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uru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iar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PLT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rektu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Jendera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dust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Kimia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Farma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ksti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616E5A"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Kementerian Perindustrian Abdul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Rochi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at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is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i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senja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mint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aren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aso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urea Chin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uru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China, kat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angka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abri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trokimi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bas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batu bara. </w:t>
      </w:r>
    </w:p>
    <w:p w14:paraId="36261E66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mentar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t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Ind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rup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g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Indonesia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bas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urea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ia,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ampi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denti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pengaruh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mint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negara-negar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se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14:paraId="6F6905E5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tari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strategi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nutri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tetap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dang-Unda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tahan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a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asional Ind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ngga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10 September 2013. Pad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ngga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20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Febru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2013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dang-unda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sebu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ekan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hw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ar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aru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yedi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a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giz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g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mu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warg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ar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ambi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asti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tersedi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jum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cukup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ualita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gu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arg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jangka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jangka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mu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(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Wulans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2018). </w:t>
      </w:r>
    </w:p>
    <w:p w14:paraId="2B14100A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mik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atur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jami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butu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s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akan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(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iji-bij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mas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a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gandu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)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dud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ia,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cukup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s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yedi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akse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udah</w:t>
      </w:r>
      <w:proofErr w:type="spellEnd"/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akan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arg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jangka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bas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Ure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ia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domina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bas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urea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hadapi</w:t>
      </w:r>
      <w:proofErr w:type="spellEnd"/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sai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omersia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t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se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pasar Ind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Qafco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Qatar, Safco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Arab Saudi  dan  Petronas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Malaysia. </w:t>
      </w:r>
    </w:p>
    <w:p w14:paraId="3BB80E33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1F0587B5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Karen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ragam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sai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kualita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ingg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upa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lebi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ra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promosi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di India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foku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pad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nil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mb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belu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ingkatn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por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lastRenderedPageBreak/>
        <w:t>penggun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hari-h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asyarak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beri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sempat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jad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salah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at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lim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se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ata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uru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iar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PLT. Abdul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Rochi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Direktu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dustri</w:t>
      </w:r>
      <w:proofErr w:type="spellEnd"/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Kimia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Farma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ksti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Kementerian Perindustrian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at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is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i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gap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mint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aren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aso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urea Chin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uru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at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Chin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urang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jum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abri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trokimi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ba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k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batu bara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omitme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hadap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sekt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tanian</w:t>
      </w:r>
      <w:proofErr w:type="spellEnd"/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mas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3233E1AD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doro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rekonom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ara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dapat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vis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ar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rt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doro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merint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embang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bij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doro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keberhasil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spor</w:t>
      </w:r>
      <w:proofErr w:type="spellEnd"/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mitr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ilik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jar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anja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ja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merdek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hingg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oten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bag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salah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at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se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terbes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dunia</w:t>
      </w:r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aru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anfaat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lua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rjasam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uas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pasar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India. </w:t>
      </w:r>
    </w:p>
    <w:p w14:paraId="0B658929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rtike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tuju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kaj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oliti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lu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eri Indonesia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faktor-fakt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pengaruh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,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okume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uku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nasiona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jad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s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yusun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bij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sebu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Penul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berikan</w:t>
      </w:r>
      <w:proofErr w:type="spellEnd"/>
      <w:proofErr w:type="gram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gambar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nta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ingk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gun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tode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skriptif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nalit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hingg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mbac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p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ud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perole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wawas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nta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nalis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latarbelakang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oleh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bag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termin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bij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lu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eri India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oal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uku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l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tunj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514B9F2B" w14:textId="77777777" w:rsidR="00616E5A" w:rsidRPr="00616E5A" w:rsidRDefault="00616E5A" w:rsidP="00616E5A">
      <w:pPr>
        <w:keepNext/>
        <w:keepLines/>
        <w:numPr>
          <w:ilvl w:val="1"/>
          <w:numId w:val="0"/>
        </w:numPr>
        <w:spacing w:before="40" w:after="0" w:line="480" w:lineRule="auto"/>
        <w:ind w:left="360" w:hanging="360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bookmarkStart w:id="3" w:name="_Toc83902503"/>
      <w:proofErr w:type="spellStart"/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>Identifikasi</w:t>
      </w:r>
      <w:r w:rsidRPr="00616E5A">
        <w:rPr>
          <w:rFonts w:ascii="Times New Roman" w:eastAsia="Times New Roman" w:hAnsi="Times New Roman" w:cs="Times New Roman"/>
          <w:b/>
          <w:bCs/>
          <w:color w:val="FFFFFF"/>
          <w:sz w:val="24"/>
          <w:szCs w:val="24"/>
        </w:rPr>
        <w:t>x</w:t>
      </w:r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>Masalah</w:t>
      </w:r>
      <w:bookmarkEnd w:id="3"/>
      <w:proofErr w:type="spellEnd"/>
    </w:p>
    <w:p w14:paraId="5D261414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Gun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perjela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ontek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asa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a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telit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ul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aju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dentifika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asa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bag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beriku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:</w:t>
      </w:r>
      <w:proofErr w:type="gramEnd"/>
    </w:p>
    <w:p w14:paraId="18DD2CD8" w14:textId="77777777" w:rsidR="00616E5A" w:rsidRPr="00616E5A" w:rsidRDefault="00616E5A" w:rsidP="00616E5A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lastRenderedPageBreak/>
        <w:t>Bagaiman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ondi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sisti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dust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Indonesia dan India?</w:t>
      </w:r>
    </w:p>
    <w:p w14:paraId="780E0B52" w14:textId="77777777" w:rsidR="00616E5A" w:rsidRPr="00616E5A" w:rsidRDefault="00616E5A" w:rsidP="00616E5A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gaiman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tarteg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laku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ploma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onom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asar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India?</w:t>
      </w:r>
    </w:p>
    <w:p w14:paraId="4DD5331D" w14:textId="77777777" w:rsidR="00616E5A" w:rsidRPr="00616E5A" w:rsidRDefault="00616E5A" w:rsidP="00616E5A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gaiman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mplementa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strategi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ploma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onom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asar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India?</w:t>
      </w:r>
    </w:p>
    <w:p w14:paraId="0716AFCA" w14:textId="77777777" w:rsidR="00616E5A" w:rsidRPr="00616E5A" w:rsidRDefault="00616E5A" w:rsidP="00616E5A">
      <w:pPr>
        <w:spacing w:line="480" w:lineRule="auto"/>
        <w:ind w:left="108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0C627A1B" w14:textId="77777777" w:rsidR="00616E5A" w:rsidRPr="00616E5A" w:rsidRDefault="00616E5A" w:rsidP="00616E5A">
      <w:pPr>
        <w:keepNext/>
        <w:keepLines/>
        <w:numPr>
          <w:ilvl w:val="1"/>
          <w:numId w:val="0"/>
        </w:numPr>
        <w:spacing w:before="40" w:after="0" w:line="480" w:lineRule="auto"/>
        <w:ind w:left="360" w:hanging="360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bookmarkStart w:id="4" w:name="_Toc83902504"/>
      <w:proofErr w:type="spellStart"/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>Batasan</w:t>
      </w:r>
      <w:r w:rsidRPr="00616E5A">
        <w:rPr>
          <w:rFonts w:ascii="Times New Roman" w:eastAsia="Times New Roman" w:hAnsi="Times New Roman" w:cs="Times New Roman"/>
          <w:b/>
          <w:bCs/>
          <w:color w:val="FFFFFF"/>
          <w:sz w:val="24"/>
          <w:szCs w:val="24"/>
        </w:rPr>
        <w:t>x</w:t>
      </w:r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>Masalah</w:t>
      </w:r>
      <w:bookmarkEnd w:id="4"/>
      <w:proofErr w:type="spellEnd"/>
    </w:p>
    <w:p w14:paraId="38F3073F" w14:textId="77777777" w:rsidR="00616E5A" w:rsidRPr="00616E5A" w:rsidRDefault="00616E5A" w:rsidP="00616E5A">
      <w:pPr>
        <w:spacing w:line="480" w:lineRule="auto"/>
        <w:ind w:left="360" w:firstLine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ing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omplekn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asa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bag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fenomen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erjad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puta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asa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elit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ak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t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ul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bata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asa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agar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p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lebi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foku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an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pada strategi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ingkat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spor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India pad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ahu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2014-2019.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mbatas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han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laku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pad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dust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urea.</w:t>
      </w:r>
    </w:p>
    <w:p w14:paraId="5E69C085" w14:textId="77777777" w:rsidR="00616E5A" w:rsidRPr="00616E5A" w:rsidRDefault="00616E5A" w:rsidP="00616E5A">
      <w:pPr>
        <w:keepNext/>
        <w:keepLines/>
        <w:numPr>
          <w:ilvl w:val="1"/>
          <w:numId w:val="0"/>
        </w:numPr>
        <w:spacing w:before="40" w:after="0" w:line="480" w:lineRule="auto"/>
        <w:ind w:left="360" w:hanging="360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bookmarkStart w:id="5" w:name="_Toc83902505"/>
      <w:proofErr w:type="spellStart"/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>Rumusan</w:t>
      </w:r>
      <w:r w:rsidRPr="00616E5A">
        <w:rPr>
          <w:rFonts w:ascii="Times New Roman" w:eastAsia="Times New Roman" w:hAnsi="Times New Roman" w:cs="Times New Roman"/>
          <w:b/>
          <w:bCs/>
          <w:color w:val="FFFFFF"/>
          <w:sz w:val="24"/>
          <w:szCs w:val="24"/>
        </w:rPr>
        <w:t>x</w:t>
      </w:r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>Masalah</w:t>
      </w:r>
      <w:bookmarkEnd w:id="5"/>
      <w:proofErr w:type="spellEnd"/>
    </w:p>
    <w:p w14:paraId="1A0B96D8" w14:textId="77777777" w:rsidR="00616E5A" w:rsidRPr="00616E5A" w:rsidRDefault="00616E5A" w:rsidP="00616E5A">
      <w:pPr>
        <w:spacing w:line="480" w:lineRule="auto"/>
        <w:ind w:left="360" w:firstLine="360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proofErr w:type="spellStart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>Berdasar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>papar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>berbag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>jen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>permasalah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>ata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>mak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>dap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>dirumus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>suatu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>rumus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>masal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>sebag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>beriku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  <w:lang w:val="en-US"/>
        </w:rPr>
        <w:t>:</w:t>
      </w:r>
    </w:p>
    <w:p w14:paraId="49A69EDB" w14:textId="77777777" w:rsidR="00616E5A" w:rsidRPr="00616E5A" w:rsidRDefault="00616E5A" w:rsidP="00616E5A">
      <w:pPr>
        <w:spacing w:line="480" w:lineRule="auto"/>
        <w:ind w:left="360" w:firstLine="360"/>
        <w:jc w:val="center"/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</w:pPr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>“</w:t>
      </w:r>
      <w:proofErr w:type="spellStart"/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>Bagaimana</w:t>
      </w:r>
      <w:proofErr w:type="spellEnd"/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>diplomasi</w:t>
      </w:r>
      <w:proofErr w:type="spellEnd"/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>ekonomi</w:t>
      </w:r>
      <w:proofErr w:type="spellEnd"/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>dalam</w:t>
      </w:r>
      <w:proofErr w:type="spellEnd"/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>menjadikan</w:t>
      </w:r>
      <w:proofErr w:type="spellEnd"/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 xml:space="preserve"> pasar </w:t>
      </w:r>
      <w:proofErr w:type="spellStart"/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>pupuk</w:t>
      </w:r>
      <w:proofErr w:type="spellEnd"/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 xml:space="preserve"> di India </w:t>
      </w:r>
      <w:proofErr w:type="spellStart"/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>sebagai</w:t>
      </w:r>
      <w:proofErr w:type="spellEnd"/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 xml:space="preserve"> pasar </w:t>
      </w:r>
      <w:proofErr w:type="spellStart"/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>pupuk</w:t>
      </w:r>
      <w:proofErr w:type="spellEnd"/>
      <w:r w:rsidRPr="00616E5A">
        <w:rPr>
          <w:rFonts w:ascii="Times New Roman" w:eastAsia="Calibri" w:hAnsi="Times New Roman" w:cs="Times New Roman"/>
          <w:b/>
          <w:bCs/>
          <w:sz w:val="24"/>
          <w:szCs w:val="24"/>
          <w:lang w:val="en-US"/>
        </w:rPr>
        <w:t>?”</w:t>
      </w:r>
    </w:p>
    <w:p w14:paraId="18290EDA" w14:textId="77777777" w:rsidR="00616E5A" w:rsidRPr="00616E5A" w:rsidRDefault="00616E5A" w:rsidP="00616E5A">
      <w:pPr>
        <w:keepNext/>
        <w:keepLines/>
        <w:numPr>
          <w:ilvl w:val="1"/>
          <w:numId w:val="0"/>
        </w:numPr>
        <w:spacing w:before="40" w:after="0" w:line="480" w:lineRule="auto"/>
        <w:ind w:left="360" w:hanging="360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bookmarkStart w:id="6" w:name="_Toc83902506"/>
      <w:proofErr w:type="spellStart"/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>Tujuan</w:t>
      </w:r>
      <w:r w:rsidRPr="00616E5A">
        <w:rPr>
          <w:rFonts w:ascii="Times New Roman" w:eastAsia="Times New Roman" w:hAnsi="Times New Roman" w:cs="Times New Roman"/>
          <w:b/>
          <w:bCs/>
          <w:color w:val="FFFFFF"/>
          <w:sz w:val="24"/>
          <w:szCs w:val="24"/>
        </w:rPr>
        <w:t>x</w:t>
      </w:r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>dan</w:t>
      </w:r>
      <w:r w:rsidRPr="00616E5A">
        <w:rPr>
          <w:rFonts w:ascii="Times New Roman" w:eastAsia="Times New Roman" w:hAnsi="Times New Roman" w:cs="Times New Roman"/>
          <w:b/>
          <w:bCs/>
          <w:color w:val="FFFFFF"/>
          <w:sz w:val="24"/>
          <w:szCs w:val="24"/>
        </w:rPr>
        <w:t>x</w:t>
      </w:r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>Kegunaan</w:t>
      </w:r>
      <w:proofErr w:type="spellEnd"/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>penelitian</w:t>
      </w:r>
      <w:bookmarkEnd w:id="6"/>
      <w:proofErr w:type="spellEnd"/>
    </w:p>
    <w:p w14:paraId="7A2B8C1F" w14:textId="77777777" w:rsidR="00616E5A" w:rsidRPr="00616E5A" w:rsidRDefault="00616E5A" w:rsidP="00616E5A">
      <w:pPr>
        <w:keepNext/>
        <w:keepLines/>
        <w:numPr>
          <w:ilvl w:val="1"/>
          <w:numId w:val="0"/>
        </w:numPr>
        <w:spacing w:before="40" w:after="0" w:line="480" w:lineRule="auto"/>
        <w:ind w:left="360" w:hanging="360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bookmarkStart w:id="7" w:name="_Toc83902507"/>
      <w:proofErr w:type="spellStart"/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>Tujuan</w:t>
      </w:r>
      <w:proofErr w:type="spellEnd"/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>Penelitian</w:t>
      </w:r>
      <w:bookmarkEnd w:id="7"/>
      <w:proofErr w:type="spellEnd"/>
    </w:p>
    <w:p w14:paraId="73AB73AD" w14:textId="77777777" w:rsidR="00616E5A" w:rsidRPr="00616E5A" w:rsidRDefault="00616E5A" w:rsidP="00616E5A">
      <w:pPr>
        <w:spacing w:line="480" w:lineRule="auto"/>
        <w:ind w:left="360" w:firstLine="360"/>
        <w:contextualSpacing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bu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elit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udah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harusny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ilik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uju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keguna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p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ermanfa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g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negara,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asyaraka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, Adapun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tuju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eliti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enulis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sebaga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sz w:val="24"/>
          <w:szCs w:val="24"/>
        </w:rPr>
        <w:t>berikut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:</w:t>
      </w:r>
      <w:proofErr w:type="gramEnd"/>
    </w:p>
    <w:p w14:paraId="13819BC7" w14:textId="77777777" w:rsidR="00616E5A" w:rsidRPr="00616E5A" w:rsidRDefault="00616E5A" w:rsidP="00616E5A">
      <w:pPr>
        <w:numPr>
          <w:ilvl w:val="0"/>
          <w:numId w:val="2"/>
        </w:numPr>
        <w:spacing w:line="48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lastRenderedPageBreak/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etahu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gaiman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sisting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ndustr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Indonesia dan di India.</w:t>
      </w:r>
    </w:p>
    <w:p w14:paraId="6E41D25E" w14:textId="77777777" w:rsidR="00616E5A" w:rsidRPr="00616E5A" w:rsidRDefault="00616E5A" w:rsidP="00616E5A">
      <w:pPr>
        <w:numPr>
          <w:ilvl w:val="0"/>
          <w:numId w:val="2"/>
        </w:numPr>
        <w:spacing w:line="48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etahu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gaiman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strategi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laku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ploma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onom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asar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India.</w:t>
      </w:r>
    </w:p>
    <w:p w14:paraId="6E305F60" w14:textId="77777777" w:rsidR="00616E5A" w:rsidRPr="00616E5A" w:rsidRDefault="00616E5A" w:rsidP="00616E5A">
      <w:pPr>
        <w:numPr>
          <w:ilvl w:val="0"/>
          <w:numId w:val="2"/>
        </w:numPr>
        <w:spacing w:line="480" w:lineRule="auto"/>
        <w:contextualSpacing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ngetahu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bagaimana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implementa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strategi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iplomas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ekonomi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memasarkan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rod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sz w:val="24"/>
          <w:szCs w:val="24"/>
        </w:rPr>
        <w:t xml:space="preserve"> di India.</w:t>
      </w:r>
    </w:p>
    <w:p w14:paraId="50C7D033" w14:textId="77777777" w:rsidR="00616E5A" w:rsidRPr="00616E5A" w:rsidRDefault="00616E5A" w:rsidP="00616E5A">
      <w:pPr>
        <w:spacing w:line="480" w:lineRule="auto"/>
        <w:ind w:left="1080"/>
        <w:contextualSpacing/>
        <w:rPr>
          <w:rFonts w:ascii="Times New Roman" w:eastAsia="Calibri" w:hAnsi="Times New Roman" w:cs="Times New Roman"/>
          <w:sz w:val="24"/>
          <w:szCs w:val="24"/>
        </w:rPr>
      </w:pPr>
    </w:p>
    <w:p w14:paraId="1C8B04C7" w14:textId="77777777" w:rsidR="00616E5A" w:rsidRPr="00616E5A" w:rsidRDefault="00616E5A" w:rsidP="00616E5A">
      <w:pPr>
        <w:keepNext/>
        <w:keepLines/>
        <w:numPr>
          <w:ilvl w:val="1"/>
          <w:numId w:val="0"/>
        </w:numPr>
        <w:spacing w:before="40" w:after="0" w:line="480" w:lineRule="auto"/>
        <w:ind w:left="360" w:hanging="360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bookmarkStart w:id="8" w:name="_Toc83902508"/>
      <w:proofErr w:type="spellStart"/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>Kegunaan</w:t>
      </w:r>
      <w:r w:rsidRPr="00616E5A">
        <w:rPr>
          <w:rFonts w:ascii="Times New Roman" w:eastAsia="Times New Roman" w:hAnsi="Times New Roman" w:cs="Times New Roman"/>
          <w:b/>
          <w:bCs/>
          <w:color w:val="FFFFFF"/>
          <w:sz w:val="24"/>
          <w:szCs w:val="24"/>
        </w:rPr>
        <w:t>x</w:t>
      </w:r>
      <w:r w:rsidRPr="00616E5A">
        <w:rPr>
          <w:rFonts w:ascii="Times New Roman" w:eastAsia="Times New Roman" w:hAnsi="Times New Roman" w:cs="Times New Roman"/>
          <w:b/>
          <w:bCs/>
          <w:sz w:val="24"/>
          <w:szCs w:val="24"/>
        </w:rPr>
        <w:t>penelitian</w:t>
      </w:r>
      <w:bookmarkEnd w:id="8"/>
      <w:proofErr w:type="spellEnd"/>
    </w:p>
    <w:p w14:paraId="1C430E60" w14:textId="77777777" w:rsidR="00616E5A" w:rsidRPr="00616E5A" w:rsidRDefault="00616E5A" w:rsidP="00616E5A">
      <w:pPr>
        <w:spacing w:line="480" w:lineRule="auto"/>
        <w:ind w:left="720"/>
        <w:contextualSpacing/>
        <w:rPr>
          <w:rFonts w:ascii="Times New Roman" w:eastAsia="Calibri" w:hAnsi="Times New Roman" w:cs="Times New Roman"/>
          <w:color w:val="000000"/>
          <w:sz w:val="24"/>
          <w:szCs w:val="24"/>
        </w:rPr>
      </w:pPr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Adapun yang </w:t>
      </w:r>
      <w:proofErr w:type="spellStart"/>
      <w:proofErr w:type="gram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menjadi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kegunaan</w:t>
      </w:r>
      <w:proofErr w:type="spellEnd"/>
      <w:proofErr w:type="gram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 dan 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manfaat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dari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peneliti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penulis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sebagai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berikut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:   </w:t>
      </w:r>
    </w:p>
    <w:p w14:paraId="538B48AC" w14:textId="77777777" w:rsidR="00616E5A" w:rsidRPr="00616E5A" w:rsidRDefault="00616E5A" w:rsidP="00616E5A">
      <w:pPr>
        <w:spacing w:line="480" w:lineRule="auto"/>
        <w:ind w:left="720" w:firstLine="720"/>
        <w:contextualSpacing/>
        <w:rPr>
          <w:rFonts w:ascii="Times New Roman" w:eastAsia="Calibri" w:hAnsi="Times New Roman" w:cs="Times New Roman"/>
          <w:color w:val="000000"/>
          <w:sz w:val="24"/>
          <w:szCs w:val="24"/>
        </w:rPr>
      </w:pP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Pertama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manfaat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secara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teoritis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peneliti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ini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bermanfaat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bagi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perkembang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ilmu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pengetahu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terutama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Ilmu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Hubung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Internasional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, dan juga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bagi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perkembang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bidang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kerja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sama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internasional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khususnya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hubung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kerja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sama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bilateral.</w:t>
      </w:r>
    </w:p>
    <w:p w14:paraId="216FD97C" w14:textId="77777777" w:rsidR="00616E5A" w:rsidRPr="00616E5A" w:rsidRDefault="00616E5A" w:rsidP="00616E5A">
      <w:pPr>
        <w:spacing w:line="480" w:lineRule="auto"/>
        <w:ind w:left="720" w:firstLine="720"/>
        <w:contextualSpacing/>
        <w:rPr>
          <w:rFonts w:ascii="Times New Roman" w:eastAsia="Calibri" w:hAnsi="Times New Roman" w:cs="Times New Roman"/>
          <w:color w:val="000000"/>
          <w:sz w:val="24"/>
          <w:szCs w:val="24"/>
        </w:rPr>
      </w:pP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Kedua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menghasilk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peneliti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mengenai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kerja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sama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internasional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mengembangk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peneliti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bermuat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kaji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international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dari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Universitas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Pasund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terus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mengembangk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diri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menuju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Universitas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peringkat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Internasional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.</w:t>
      </w:r>
    </w:p>
    <w:p w14:paraId="5AF72C35" w14:textId="77777777" w:rsidR="00616E5A" w:rsidRPr="00616E5A" w:rsidRDefault="00616E5A" w:rsidP="00616E5A">
      <w:pPr>
        <w:spacing w:line="480" w:lineRule="auto"/>
        <w:ind w:left="720" w:firstLine="720"/>
        <w:contextualSpacing/>
        <w:rPr>
          <w:rFonts w:ascii="Times New Roman" w:eastAsia="Calibri" w:hAnsi="Times New Roman" w:cs="Times New Roman"/>
          <w:color w:val="000000"/>
          <w:sz w:val="24"/>
          <w:szCs w:val="24"/>
        </w:rPr>
      </w:pP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Ketiga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manfaat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secara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praktis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hasil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peneliti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diharapk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dapat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menjadi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bah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masuk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untuk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menjadi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dasar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dalam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menigkatkan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daya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saing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Indonesia di pasar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internasional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.</w:t>
      </w:r>
    </w:p>
    <w:p w14:paraId="5767D601" w14:textId="77777777" w:rsidR="00616E5A" w:rsidRPr="00616E5A" w:rsidRDefault="00616E5A" w:rsidP="00616E5A">
      <w:pPr>
        <w:spacing w:line="480" w:lineRule="auto"/>
        <w:ind w:left="720" w:firstLine="720"/>
        <w:contextualSpacing/>
        <w:rPr>
          <w:rFonts w:ascii="Times New Roman" w:eastAsia="Calibri" w:hAnsi="Times New Roman" w:cs="Times New Roman"/>
          <w:color w:val="000000"/>
          <w:sz w:val="24"/>
          <w:szCs w:val="24"/>
        </w:rPr>
      </w:pP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lastRenderedPageBreak/>
        <w:t>Keempat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ikut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mendorong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Indonesia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menjadi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negara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ekportir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pupuk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>terbesar</w:t>
      </w:r>
      <w:proofErr w:type="spellEnd"/>
      <w:r w:rsidRPr="00616E5A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di dunia.</w:t>
      </w:r>
    </w:p>
    <w:p w14:paraId="4589BBA8" w14:textId="77777777" w:rsidR="00616E5A" w:rsidRPr="00616E5A" w:rsidRDefault="00616E5A" w:rsidP="00616E5A">
      <w:pPr>
        <w:spacing w:line="48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</w:p>
    <w:p w14:paraId="38E24682" w14:textId="77777777" w:rsidR="00616E5A" w:rsidRDefault="00616E5A"/>
    <w:sectPr w:rsidR="00616E5A" w:rsidSect="00616E5A">
      <w:footerReference w:type="default" r:id="rId7"/>
      <w:pgSz w:w="12240" w:h="15840"/>
      <w:pgMar w:top="1701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BA40E1" w14:textId="77777777" w:rsidR="003500CA" w:rsidRDefault="003500CA" w:rsidP="00616E5A">
      <w:pPr>
        <w:spacing w:after="0" w:line="240" w:lineRule="auto"/>
      </w:pPr>
      <w:r>
        <w:separator/>
      </w:r>
    </w:p>
  </w:endnote>
  <w:endnote w:type="continuationSeparator" w:id="0">
    <w:p w14:paraId="652EDCF9" w14:textId="77777777" w:rsidR="003500CA" w:rsidRDefault="003500CA" w:rsidP="00616E5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8236893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41EACCB" w14:textId="77777777" w:rsidR="00616E5A" w:rsidRDefault="00616E5A">
        <w:pPr>
          <w:pStyle w:val="Footer"/>
          <w:jc w:val="center"/>
        </w:pPr>
      </w:p>
      <w:p w14:paraId="65AF2D1F" w14:textId="7B22763B" w:rsidR="00616E5A" w:rsidRDefault="00616E5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B646B24" w14:textId="77777777" w:rsidR="00616E5A" w:rsidRDefault="00616E5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5609BA4" w14:textId="77777777" w:rsidR="003500CA" w:rsidRDefault="003500CA" w:rsidP="00616E5A">
      <w:pPr>
        <w:spacing w:after="0" w:line="240" w:lineRule="auto"/>
      </w:pPr>
      <w:r>
        <w:separator/>
      </w:r>
    </w:p>
  </w:footnote>
  <w:footnote w:type="continuationSeparator" w:id="0">
    <w:p w14:paraId="2B9B7391" w14:textId="77777777" w:rsidR="003500CA" w:rsidRDefault="003500CA" w:rsidP="00616E5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D327649"/>
    <w:multiLevelType w:val="multilevel"/>
    <w:tmpl w:val="E80A756E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b/>
        <w:bCs/>
      </w:rPr>
    </w:lvl>
    <w:lvl w:ilvl="2">
      <w:start w:val="1"/>
      <w:numFmt w:val="decimal"/>
      <w:isLgl/>
      <w:lvlText w:val="%1.%2.%3."/>
      <w:lvlJc w:val="left"/>
      <w:pPr>
        <w:ind w:left="1440" w:hanging="720"/>
      </w:pPr>
    </w:lvl>
    <w:lvl w:ilvl="3">
      <w:start w:val="1"/>
      <w:numFmt w:val="decimal"/>
      <w:isLgl/>
      <w:lvlText w:val="%1.%2.%3.%4."/>
      <w:lvlJc w:val="left"/>
      <w:pPr>
        <w:ind w:left="1440" w:hanging="720"/>
      </w:pPr>
    </w:lvl>
    <w:lvl w:ilvl="4">
      <w:start w:val="1"/>
      <w:numFmt w:val="decimal"/>
      <w:isLgl/>
      <w:lvlText w:val="%1.%2.%3.%4.%5."/>
      <w:lvlJc w:val="left"/>
      <w:pPr>
        <w:ind w:left="1800" w:hanging="1080"/>
      </w:pPr>
    </w:lvl>
    <w:lvl w:ilvl="5">
      <w:start w:val="1"/>
      <w:numFmt w:val="decimal"/>
      <w:isLgl/>
      <w:lvlText w:val="%1.%2.%3.%4.%5.%6."/>
      <w:lvlJc w:val="left"/>
      <w:pPr>
        <w:ind w:left="1800" w:hanging="1080"/>
      </w:pPr>
    </w:lvl>
    <w:lvl w:ilvl="6">
      <w:start w:val="1"/>
      <w:numFmt w:val="decimal"/>
      <w:isLgl/>
      <w:lvlText w:val="%1.%2.%3.%4.%5.%6.%7."/>
      <w:lvlJc w:val="left"/>
      <w:pPr>
        <w:ind w:left="2160" w:hanging="1440"/>
      </w:pPr>
    </w:lvl>
    <w:lvl w:ilvl="7">
      <w:start w:val="1"/>
      <w:numFmt w:val="decimal"/>
      <w:isLgl/>
      <w:lvlText w:val="%1.%2.%3.%4.%5.%6.%7.%8."/>
      <w:lvlJc w:val="left"/>
      <w:pPr>
        <w:ind w:left="2160" w:hanging="1440"/>
      </w:pPr>
    </w:lvl>
    <w:lvl w:ilvl="8">
      <w:start w:val="1"/>
      <w:numFmt w:val="decimal"/>
      <w:isLgl/>
      <w:lvlText w:val="%1.%2.%3.%4.%5.%6.%7.%8.%9."/>
      <w:lvlJc w:val="left"/>
      <w:pPr>
        <w:ind w:left="2520" w:hanging="1800"/>
      </w:pPr>
    </w:lvl>
  </w:abstractNum>
  <w:abstractNum w:abstractNumId="1" w15:restartNumberingAfterBreak="0">
    <w:nsid w:val="45F74ADB"/>
    <w:multiLevelType w:val="multilevel"/>
    <w:tmpl w:val="E33E72F0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4"/>
      <w:numFmt w:val="decimal"/>
      <w:isLgl/>
      <w:lvlText w:val="%1.%2."/>
      <w:lvlJc w:val="left"/>
      <w:pPr>
        <w:ind w:left="1260" w:hanging="540"/>
      </w:pPr>
    </w:lvl>
    <w:lvl w:ilvl="2">
      <w:start w:val="1"/>
      <w:numFmt w:val="decimal"/>
      <w:isLgl/>
      <w:lvlText w:val="%1.%2.%3."/>
      <w:lvlJc w:val="left"/>
      <w:pPr>
        <w:ind w:left="1440" w:hanging="720"/>
      </w:pPr>
    </w:lvl>
    <w:lvl w:ilvl="3">
      <w:start w:val="1"/>
      <w:numFmt w:val="decimal"/>
      <w:isLgl/>
      <w:lvlText w:val="%1.%2.%3.%4."/>
      <w:lvlJc w:val="left"/>
      <w:pPr>
        <w:ind w:left="1440" w:hanging="720"/>
      </w:pPr>
    </w:lvl>
    <w:lvl w:ilvl="4">
      <w:start w:val="1"/>
      <w:numFmt w:val="decimal"/>
      <w:isLgl/>
      <w:lvlText w:val="%1.%2.%3.%4.%5."/>
      <w:lvlJc w:val="left"/>
      <w:pPr>
        <w:ind w:left="1800" w:hanging="1080"/>
      </w:pPr>
    </w:lvl>
    <w:lvl w:ilvl="5">
      <w:start w:val="1"/>
      <w:numFmt w:val="decimal"/>
      <w:isLgl/>
      <w:lvlText w:val="%1.%2.%3.%4.%5.%6."/>
      <w:lvlJc w:val="left"/>
      <w:pPr>
        <w:ind w:left="1800" w:hanging="1080"/>
      </w:pPr>
    </w:lvl>
    <w:lvl w:ilvl="6">
      <w:start w:val="1"/>
      <w:numFmt w:val="decimal"/>
      <w:isLgl/>
      <w:lvlText w:val="%1.%2.%3.%4.%5.%6.%7."/>
      <w:lvlJc w:val="left"/>
      <w:pPr>
        <w:ind w:left="2160" w:hanging="1440"/>
      </w:pPr>
    </w:lvl>
    <w:lvl w:ilvl="7">
      <w:start w:val="1"/>
      <w:numFmt w:val="decimal"/>
      <w:isLgl/>
      <w:lvlText w:val="%1.%2.%3.%4.%5.%6.%7.%8."/>
      <w:lvlJc w:val="left"/>
      <w:pPr>
        <w:ind w:left="2160" w:hanging="1440"/>
      </w:pPr>
    </w:lvl>
    <w:lvl w:ilvl="8">
      <w:start w:val="1"/>
      <w:numFmt w:val="decimal"/>
      <w:isLgl/>
      <w:lvlText w:val="%1.%2.%3.%4.%5.%6.%7.%8.%9."/>
      <w:lvlJc w:val="left"/>
      <w:pPr>
        <w:ind w:left="2520" w:hanging="1800"/>
      </w:pPr>
    </w:lvl>
  </w:abstractNum>
  <w:num w:numId="1">
    <w:abstractNumId w:val="1"/>
    <w:lvlOverride w:ilvl="0">
      <w:startOverride w:val="1"/>
    </w:lvlOverride>
    <w:lvlOverride w:ilvl="1">
      <w:startOverride w:val="4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16E5A"/>
    <w:rsid w:val="003500CA"/>
    <w:rsid w:val="00616E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41F30B6"/>
  <w15:chartTrackingRefBased/>
  <w15:docId w15:val="{2A81F341-92F9-472F-85FC-5CB79C98A7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16E5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16E5A"/>
  </w:style>
  <w:style w:type="paragraph" w:styleId="Footer">
    <w:name w:val="footer"/>
    <w:basedOn w:val="Normal"/>
    <w:link w:val="FooterChar"/>
    <w:uiPriority w:val="99"/>
    <w:unhideWhenUsed/>
    <w:rsid w:val="00616E5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16E5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503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175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9</Pages>
  <Words>1847</Words>
  <Characters>10529</Characters>
  <Application>Microsoft Office Word</Application>
  <DocSecurity>0</DocSecurity>
  <Lines>87</Lines>
  <Paragraphs>24</Paragraphs>
  <ScaleCrop>false</ScaleCrop>
  <Company/>
  <LinksUpToDate>false</LinksUpToDate>
  <CharactersWithSpaces>123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mar</dc:creator>
  <cp:keywords/>
  <dc:description/>
  <cp:lastModifiedBy>umar</cp:lastModifiedBy>
  <cp:revision>1</cp:revision>
  <dcterms:created xsi:type="dcterms:W3CDTF">2021-11-24T13:51:00Z</dcterms:created>
  <dcterms:modified xsi:type="dcterms:W3CDTF">2021-11-24T14:01:00Z</dcterms:modified>
</cp:coreProperties>
</file>